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81978" w:rsidRDefault="00E81978" w:rsidP="00B823AA">
      <w:pPr>
        <w:pStyle w:val="Title2"/>
      </w:pPr>
    </w:p>
    <w:p w:rsidR="00E81978" w:rsidRDefault="00E81978"/>
    <w:p w:rsidR="007F064E" w:rsidRDefault="007F064E" w:rsidP="002F170D"/>
    <w:p w:rsidR="00B02434" w:rsidRPr="00D508BB" w:rsidRDefault="00B02434" w:rsidP="00D508BB">
      <w:pPr>
        <w:ind w:left="720" w:firstLine="0"/>
        <w:jc w:val="center"/>
      </w:pPr>
    </w:p>
    <w:p w:rsidR="00B02434" w:rsidRDefault="002323BD" w:rsidP="00346EAD">
      <w:pPr>
        <w:ind w:left="720" w:firstLine="0"/>
        <w:jc w:val="center"/>
      </w:pPr>
      <w:r w:rsidRPr="00D508BB">
        <w:t>A Note to My Future Self</w:t>
      </w:r>
    </w:p>
    <w:p w:rsidR="00346EAD" w:rsidRDefault="002323BD" w:rsidP="00346EAD">
      <w:pPr>
        <w:ind w:left="720" w:firstLine="0"/>
        <w:jc w:val="center"/>
      </w:pPr>
      <w:r>
        <w:t>Author name</w:t>
      </w:r>
    </w:p>
    <w:p w:rsidR="00346EAD" w:rsidRDefault="002323BD" w:rsidP="00346EAD">
      <w:pPr>
        <w:ind w:left="720" w:firstLine="0"/>
        <w:jc w:val="center"/>
      </w:pPr>
      <w:r>
        <w:t>Affiliations</w:t>
      </w:r>
    </w:p>
    <w:p w:rsidR="00346EAD" w:rsidRPr="00D70916" w:rsidRDefault="00346EAD" w:rsidP="00346EAD">
      <w:pPr>
        <w:ind w:left="720" w:firstLine="0"/>
        <w:jc w:val="center"/>
        <w:rPr>
          <w:rFonts w:ascii="Times New Roman" w:hAnsi="Times New Roman" w:cs="Times New Roman"/>
        </w:rPr>
      </w:pPr>
    </w:p>
    <w:p w:rsidR="0037691C" w:rsidRDefault="0037691C" w:rsidP="0037691C">
      <w:pPr>
        <w:spacing w:before="240" w:after="240"/>
      </w:pPr>
    </w:p>
    <w:p w:rsidR="00B02434" w:rsidRDefault="002323BD" w:rsidP="00B02434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FA74CB" w:rsidRDefault="00FA74CB" w:rsidP="00FA74CB">
      <w:pPr>
        <w:ind w:left="720" w:firstLine="0"/>
        <w:rPr>
          <w:rFonts w:ascii="Times New Roman" w:hAnsi="Times New Roman" w:cs="Times New Roman"/>
        </w:rPr>
      </w:pPr>
    </w:p>
    <w:p w:rsidR="00FA74CB" w:rsidRPr="00990C4D" w:rsidRDefault="002323BD" w:rsidP="003D43FA">
      <w:pPr>
        <w:rPr>
          <w:highlight w:val="yellow"/>
        </w:rPr>
      </w:pPr>
      <w:r w:rsidRPr="00FA74CB">
        <w:lastRenderedPageBreak/>
        <w:t>The</w:t>
      </w:r>
      <w:r w:rsidR="00925060" w:rsidRPr="00FA74CB">
        <w:t xml:space="preserve"> </w:t>
      </w:r>
      <w:proofErr w:type="spellStart"/>
      <w:r w:rsidR="00925060" w:rsidRPr="00FA74CB">
        <w:t>LoudCloud</w:t>
      </w:r>
      <w:proofErr w:type="spellEnd"/>
      <w:r w:rsidR="00925060" w:rsidRPr="00FA74CB">
        <w:t xml:space="preserve"> Learning Management System (LMS) offers an excellent </w:t>
      </w:r>
      <w:r w:rsidR="00925060" w:rsidRPr="00080526">
        <w:t xml:space="preserve">opportunity to </w:t>
      </w:r>
      <w:r w:rsidR="00FE3437" w:rsidRPr="00080526">
        <w:t>GCU students</w:t>
      </w:r>
      <w:r w:rsidRPr="00080526">
        <w:t xml:space="preserve"> to explore different resources</w:t>
      </w:r>
      <w:r w:rsidR="00C371C6" w:rsidRPr="00080526">
        <w:t xml:space="preserve"> to increase their knowledge.</w:t>
      </w:r>
      <w:r w:rsidR="00080526" w:rsidRPr="00080526">
        <w:t xml:space="preserve"> Overall this LMS navigation is very easy, however, there were also some aspects of the system that I found challenging.</w:t>
      </w:r>
      <w:r w:rsidR="00080526">
        <w:t xml:space="preserve"> I first faced difficulty in </w:t>
      </w:r>
      <w:r w:rsidR="0083490E">
        <w:t>accessing</w:t>
      </w:r>
      <w:r w:rsidR="00080526">
        <w:t xml:space="preserve"> different </w:t>
      </w:r>
      <w:r w:rsidR="0083490E" w:rsidRPr="007C521F">
        <w:t>resources</w:t>
      </w:r>
      <w:r w:rsidR="00080526" w:rsidRPr="007C521F">
        <w:t xml:space="preserve"> but </w:t>
      </w:r>
      <w:r w:rsidR="0083490E" w:rsidRPr="007C521F">
        <w:t>with</w:t>
      </w:r>
      <w:r w:rsidR="00080526" w:rsidRPr="007C521F">
        <w:t xml:space="preserve"> </w:t>
      </w:r>
      <w:r w:rsidR="0083490E" w:rsidRPr="007C521F">
        <w:t>practice</w:t>
      </w:r>
      <w:r w:rsidR="00080526" w:rsidRPr="007C521F">
        <w:t xml:space="preserve">, I got the way of accessing </w:t>
      </w:r>
      <w:r w:rsidR="000C142E" w:rsidRPr="007C521F">
        <w:t>t</w:t>
      </w:r>
      <w:r w:rsidR="00080526" w:rsidRPr="007C521F">
        <w:t>hem.</w:t>
      </w:r>
      <w:r w:rsidR="007C521F" w:rsidRPr="007C521F">
        <w:t xml:space="preserve"> Moreover, I learnt the use of Microsoft Word and soon will be proficient in its use. It is a valuable academ</w:t>
      </w:r>
      <w:r w:rsidR="007C521F">
        <w:t>ic tool for online student as it h</w:t>
      </w:r>
      <w:r w:rsidR="0047117D">
        <w:t>as many features that allow students to fulfil the requirements of different courses</w:t>
      </w:r>
      <w:r w:rsidR="00603DFC">
        <w:t xml:space="preserve"> </w:t>
      </w:r>
      <w:r w:rsidR="00603DFC">
        <w:fldChar w:fldCharType="begin"/>
      </w:r>
      <w:r w:rsidR="00603DFC">
        <w:instrText xml:space="preserve"> ADDIN ZOTERO_ITEM CSL_CITATION {"citationID":"JjmA7U41","properties":{"formattedCitation":"(Livers, 2007)","plainCitation":"(Livers, 2007)","noteIndex":0},"citationItems":[{"id":2700,"uris":["http://zotero.org/users/local/KZl8ZL3A/items/YKGJ8BAK"],"uri":["http://zotero.org/users/local/KZl8ZL3A/items/YKGJ8BAK"],"itemData":{"id":2700,"type":"book","title":"Using Microsoft Office to enhance student learning","publisher":"Corwin Press","ISBN":"1-4129-4122-9","author":[{"family":"Livers","given":"Allan F."}],"issued":{"date-parts":[["2007"]]}}}],"schema":"https://github.com/citation-style-language/schema/raw/master/csl-citation.json"} </w:instrText>
      </w:r>
      <w:r w:rsidR="00603DFC">
        <w:fldChar w:fldCharType="separate"/>
      </w:r>
      <w:r w:rsidR="00603DFC" w:rsidRPr="00603DFC">
        <w:rPr>
          <w:rFonts w:ascii="Times New Roman" w:hAnsi="Times New Roman" w:cs="Times New Roman"/>
        </w:rPr>
        <w:t>(Livers, 2007)</w:t>
      </w:r>
      <w:r w:rsidR="00603DFC">
        <w:fldChar w:fldCharType="end"/>
      </w:r>
      <w:r w:rsidR="0047117D">
        <w:t>.</w:t>
      </w:r>
    </w:p>
    <w:p w:rsidR="003A7740" w:rsidRPr="00990C4D" w:rsidRDefault="002323BD" w:rsidP="003D43FA">
      <w:r w:rsidRPr="00C119A1">
        <w:t xml:space="preserve">I enrolled in </w:t>
      </w:r>
      <w:r w:rsidR="00992447" w:rsidRPr="00C119A1">
        <w:t xml:space="preserve">graduate school for my self-improvement as well as for </w:t>
      </w:r>
      <w:r w:rsidR="00FE3437" w:rsidRPr="00C119A1">
        <w:t>advance</w:t>
      </w:r>
      <w:r w:rsidR="00992447" w:rsidRPr="00C119A1">
        <w:t>ment</w:t>
      </w:r>
      <w:r w:rsidR="00FE3437" w:rsidRPr="00C119A1">
        <w:t xml:space="preserve"> in </w:t>
      </w:r>
      <w:r w:rsidR="00992447" w:rsidRPr="00C119A1">
        <w:t>my career.</w:t>
      </w:r>
      <w:r w:rsidR="00E30688">
        <w:t xml:space="preserve"> This degree will help me in achieving my dream of becoming </w:t>
      </w:r>
      <w:r w:rsidR="00073F0D">
        <w:t>a successful</w:t>
      </w:r>
      <w:r w:rsidR="00E30688">
        <w:t xml:space="preserve"> pilot.</w:t>
      </w:r>
      <w:r w:rsidR="00450D32">
        <w:t xml:space="preserve"> At my graduation, I will motivate myself to achieve my dream of a successful career.</w:t>
      </w:r>
      <w:r w:rsidR="001A72A8">
        <w:t xml:space="preserve"> </w:t>
      </w:r>
      <w:r w:rsidR="000B6398">
        <w:t>Conversely</w:t>
      </w:r>
      <w:r w:rsidR="001A72A8">
        <w:t xml:space="preserve">, </w:t>
      </w:r>
      <w:r w:rsidR="000B6398">
        <w:t xml:space="preserve">to pursue my dream I have to manage my time and </w:t>
      </w:r>
      <w:r w:rsidR="00D9797F">
        <w:t>remain motivated as an on-line student.</w:t>
      </w:r>
    </w:p>
    <w:p w:rsidR="00882B05" w:rsidRPr="00882B05" w:rsidRDefault="002323BD" w:rsidP="003D43FA">
      <w:pPr>
        <w:ind w:firstLine="0"/>
        <w:rPr>
          <w:b/>
        </w:rPr>
      </w:pPr>
      <w:r w:rsidRPr="00882B05">
        <w:rPr>
          <w:b/>
        </w:rPr>
        <w:t>A Note to My Future Self</w:t>
      </w:r>
    </w:p>
    <w:p w:rsidR="00206F05" w:rsidRDefault="002323BD" w:rsidP="00206F05">
      <w:pPr>
        <w:shd w:val="clear" w:color="auto" w:fill="FFFFFF"/>
        <w:textAlignment w:val="baseline"/>
        <w:rPr>
          <w:highlight w:val="yellow"/>
        </w:rPr>
      </w:pPr>
      <w:r w:rsidRPr="00C83F6C">
        <w:t xml:space="preserve">Remember when you used to </w:t>
      </w:r>
      <w:r w:rsidRPr="003D43FA">
        <w:t xml:space="preserve">saw </w:t>
      </w:r>
      <w:proofErr w:type="spellStart"/>
      <w:r w:rsidR="003D43FA" w:rsidRPr="003D43FA">
        <w:t>aeroplanes</w:t>
      </w:r>
      <w:proofErr w:type="spellEnd"/>
      <w:r w:rsidRPr="003D43FA">
        <w:t xml:space="preserve"> flying over the houses</w:t>
      </w:r>
      <w:r w:rsidR="003D43FA" w:rsidRPr="003D43FA">
        <w:t xml:space="preserve">?  </w:t>
      </w:r>
      <w:r w:rsidRPr="00C83F6C">
        <w:t>Yes, th</w:t>
      </w:r>
      <w:r w:rsidR="003D43FA" w:rsidRPr="003D43FA">
        <w:t>at were</w:t>
      </w:r>
      <w:r w:rsidRPr="00C83F6C">
        <w:t xml:space="preserve"> good old days</w:t>
      </w:r>
      <w:r w:rsidR="003D43FA" w:rsidRPr="003D43FA">
        <w:t xml:space="preserve"> when you </w:t>
      </w:r>
      <w:r w:rsidR="003D43FA" w:rsidRPr="00206F05">
        <w:t xml:space="preserve">always had a dream of flying those </w:t>
      </w:r>
      <w:proofErr w:type="spellStart"/>
      <w:r w:rsidR="003D43FA" w:rsidRPr="00206F05">
        <w:t>aeroplanes</w:t>
      </w:r>
      <w:proofErr w:type="spellEnd"/>
      <w:r w:rsidR="003D43FA" w:rsidRPr="00206F05">
        <w:t xml:space="preserve">. In your childhood, this passion grew and you were </w:t>
      </w:r>
      <w:r w:rsidR="00346748" w:rsidRPr="00206F05">
        <w:t xml:space="preserve">always playing with </w:t>
      </w:r>
      <w:proofErr w:type="spellStart"/>
      <w:r w:rsidR="00346748" w:rsidRPr="00206F05">
        <w:t>aeroplanes</w:t>
      </w:r>
      <w:proofErr w:type="spellEnd"/>
      <w:r w:rsidR="00346748" w:rsidRPr="00206F05">
        <w:t xml:space="preserve"> made from papers. </w:t>
      </w:r>
      <w:r w:rsidR="003A11D5" w:rsidRPr="00206F05">
        <w:t>You</w:t>
      </w:r>
      <w:r w:rsidR="00346748" w:rsidRPr="00206F05">
        <w:t xml:space="preserve"> then set your goal </w:t>
      </w:r>
      <w:r w:rsidR="003A11D5" w:rsidRPr="00206F05">
        <w:t>of</w:t>
      </w:r>
      <w:r w:rsidR="00346748" w:rsidRPr="00206F05">
        <w:t xml:space="preserve"> graduation in IT as with flying </w:t>
      </w:r>
      <w:r w:rsidR="003A11D5" w:rsidRPr="00206F05">
        <w:t xml:space="preserve">computers have also attracted you a lot. Your enrolment in graduation was the first step </w:t>
      </w:r>
      <w:r w:rsidR="007C35F6" w:rsidRPr="00206F05">
        <w:t>towards your dream of becoming a pilot</w:t>
      </w:r>
      <w:r w:rsidR="007771CD">
        <w:t xml:space="preserve"> </w:t>
      </w:r>
      <w:r w:rsidR="007771CD">
        <w:fldChar w:fldCharType="begin"/>
      </w:r>
      <w:r w:rsidR="007771CD">
        <w:instrText xml:space="preserve"> ADDIN ZOTERO_ITEM CSL_CITATION {"citationID":"z5y9udzT","properties":{"formattedCitation":"(Ozcan, 2017)","plainCitation":"(Ozcan, 2017)","noteIndex":0},"citationItems":[{"id":2701,"uris":["http://zotero.org/users/local/KZl8ZL3A/items/3APFNSZG"],"uri":["http://zotero.org/users/local/KZl8ZL3A/items/3APFNSZG"],"itemData":{"id":2701,"type":"article-journal","title":"Career decision-making of the gifted and talented","container-title":"South African Journal of Education","volume":"37","issue":"4","author":[{"family":"Ozcan","given":"Deniz"}],"issued":{"date-parts":[["2017"]]}}}],"schema":"https://github.com/citation-style-language/schema/raw/master/csl-citation.json"} </w:instrText>
      </w:r>
      <w:r w:rsidR="007771CD">
        <w:fldChar w:fldCharType="separate"/>
      </w:r>
      <w:r w:rsidR="007771CD" w:rsidRPr="007771CD">
        <w:rPr>
          <w:rFonts w:ascii="Times New Roman" w:hAnsi="Times New Roman" w:cs="Times New Roman"/>
        </w:rPr>
        <w:t>(</w:t>
      </w:r>
      <w:proofErr w:type="spellStart"/>
      <w:r w:rsidR="007771CD" w:rsidRPr="007771CD">
        <w:rPr>
          <w:rFonts w:ascii="Times New Roman" w:hAnsi="Times New Roman" w:cs="Times New Roman"/>
        </w:rPr>
        <w:t>Ozcan</w:t>
      </w:r>
      <w:proofErr w:type="spellEnd"/>
      <w:r w:rsidR="007771CD" w:rsidRPr="007771CD">
        <w:rPr>
          <w:rFonts w:ascii="Times New Roman" w:hAnsi="Times New Roman" w:cs="Times New Roman"/>
        </w:rPr>
        <w:t>, 2017)</w:t>
      </w:r>
      <w:r w:rsidR="007771CD">
        <w:fldChar w:fldCharType="end"/>
      </w:r>
      <w:r w:rsidR="007C35F6" w:rsidRPr="00206F05">
        <w:t>.</w:t>
      </w:r>
      <w:r w:rsidRPr="00206F05">
        <w:t xml:space="preserve"> </w:t>
      </w:r>
      <w:r w:rsidR="00FE3437" w:rsidRPr="00206F05">
        <w:t xml:space="preserve">IT degree </w:t>
      </w:r>
      <w:r w:rsidRPr="00206F05">
        <w:t>will allow you to</w:t>
      </w:r>
      <w:r w:rsidR="00FE3437" w:rsidRPr="00206F05">
        <w:t xml:space="preserve"> do something better for the Aviation world</w:t>
      </w:r>
      <w:r w:rsidRPr="00206F05">
        <w:t xml:space="preserve">. You will be able to understand the basics of computers that run different </w:t>
      </w:r>
      <w:proofErr w:type="spellStart"/>
      <w:r w:rsidRPr="00206F05">
        <w:t>aeroplanes</w:t>
      </w:r>
      <w:proofErr w:type="spellEnd"/>
      <w:r w:rsidRPr="00206F05">
        <w:t>.</w:t>
      </w:r>
      <w:r w:rsidR="00C874AF">
        <w:t xml:space="preserve"> Your graduation is not an end of your dream and you have to strive more to achieve your mission.</w:t>
      </w:r>
    </w:p>
    <w:p w:rsidR="002F170D" w:rsidRDefault="002F170D" w:rsidP="00E56282">
      <w:pPr>
        <w:ind w:firstLine="0"/>
      </w:pPr>
    </w:p>
    <w:p w:rsidR="001221DC" w:rsidRDefault="001221DC" w:rsidP="00E56282">
      <w:pPr>
        <w:ind w:firstLine="0"/>
      </w:pPr>
    </w:p>
    <w:p w:rsidR="001221DC" w:rsidRDefault="001221DC" w:rsidP="00E56282">
      <w:pPr>
        <w:ind w:firstLine="0"/>
      </w:pPr>
    </w:p>
    <w:p w:rsidR="001221DC" w:rsidRDefault="00AF5522" w:rsidP="00AF5522">
      <w:pPr>
        <w:ind w:firstLine="0"/>
        <w:jc w:val="center"/>
      </w:pPr>
      <w:r>
        <w:lastRenderedPageBreak/>
        <w:t>References</w:t>
      </w:r>
    </w:p>
    <w:p w:rsidR="007771CD" w:rsidRPr="007771CD" w:rsidRDefault="00603DFC" w:rsidP="007771CD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7771CD" w:rsidRPr="007771CD">
        <w:rPr>
          <w:rFonts w:ascii="Times New Roman" w:hAnsi="Times New Roman" w:cs="Times New Roman"/>
        </w:rPr>
        <w:t xml:space="preserve">Livers, A. F. (2007). </w:t>
      </w:r>
      <w:r w:rsidR="007771CD" w:rsidRPr="007771CD">
        <w:rPr>
          <w:rFonts w:ascii="Times New Roman" w:hAnsi="Times New Roman" w:cs="Times New Roman"/>
          <w:i/>
          <w:iCs/>
        </w:rPr>
        <w:t>Using Microsoft Office to enhance student learning</w:t>
      </w:r>
      <w:r w:rsidR="007771CD" w:rsidRPr="007771CD">
        <w:rPr>
          <w:rFonts w:ascii="Times New Roman" w:hAnsi="Times New Roman" w:cs="Times New Roman"/>
        </w:rPr>
        <w:t>. Corwin Press.</w:t>
      </w:r>
    </w:p>
    <w:p w:rsidR="007771CD" w:rsidRPr="007771CD" w:rsidRDefault="007771CD" w:rsidP="007771CD">
      <w:pPr>
        <w:pStyle w:val="Bibliography"/>
        <w:rPr>
          <w:rFonts w:ascii="Times New Roman" w:hAnsi="Times New Roman" w:cs="Times New Roman"/>
        </w:rPr>
      </w:pPr>
      <w:proofErr w:type="spellStart"/>
      <w:r w:rsidRPr="007771CD">
        <w:rPr>
          <w:rFonts w:ascii="Times New Roman" w:hAnsi="Times New Roman" w:cs="Times New Roman"/>
        </w:rPr>
        <w:t>Ozcan</w:t>
      </w:r>
      <w:proofErr w:type="spellEnd"/>
      <w:r w:rsidRPr="007771CD">
        <w:rPr>
          <w:rFonts w:ascii="Times New Roman" w:hAnsi="Times New Roman" w:cs="Times New Roman"/>
        </w:rPr>
        <w:t xml:space="preserve">, D. (2017). Career decision-making of the gifted and talented. </w:t>
      </w:r>
      <w:r w:rsidRPr="007771CD">
        <w:rPr>
          <w:rFonts w:ascii="Times New Roman" w:hAnsi="Times New Roman" w:cs="Times New Roman"/>
          <w:i/>
          <w:iCs/>
        </w:rPr>
        <w:t>South African Journal of Education</w:t>
      </w:r>
      <w:r w:rsidRPr="007771CD">
        <w:rPr>
          <w:rFonts w:ascii="Times New Roman" w:hAnsi="Times New Roman" w:cs="Times New Roman"/>
        </w:rPr>
        <w:t xml:space="preserve">, </w:t>
      </w:r>
      <w:r w:rsidRPr="007771CD">
        <w:rPr>
          <w:rFonts w:ascii="Times New Roman" w:hAnsi="Times New Roman" w:cs="Times New Roman"/>
          <w:i/>
          <w:iCs/>
        </w:rPr>
        <w:t>37</w:t>
      </w:r>
      <w:r w:rsidRPr="007771CD">
        <w:rPr>
          <w:rFonts w:ascii="Times New Roman" w:hAnsi="Times New Roman" w:cs="Times New Roman"/>
        </w:rPr>
        <w:t>(4).</w:t>
      </w:r>
    </w:p>
    <w:p w:rsidR="001221DC" w:rsidRDefault="00603DFC" w:rsidP="00E56282">
      <w:pPr>
        <w:ind w:firstLine="0"/>
      </w:pPr>
      <w:r>
        <w:fldChar w:fldCharType="end"/>
      </w:r>
    </w:p>
    <w:p w:rsidR="001221DC" w:rsidRDefault="001221DC" w:rsidP="00E56282">
      <w:pPr>
        <w:ind w:firstLine="0"/>
      </w:pPr>
      <w:bookmarkStart w:id="0" w:name="_GoBack"/>
      <w:bookmarkEnd w:id="0"/>
    </w:p>
    <w:p w:rsidR="001221DC" w:rsidRDefault="001221DC" w:rsidP="00E56282">
      <w:pPr>
        <w:ind w:firstLine="0"/>
      </w:pPr>
    </w:p>
    <w:p w:rsidR="001221DC" w:rsidRDefault="001221DC" w:rsidP="00E56282">
      <w:pPr>
        <w:ind w:firstLine="0"/>
      </w:pPr>
    </w:p>
    <w:p w:rsidR="001221DC" w:rsidRDefault="001221DC" w:rsidP="00E56282">
      <w:pPr>
        <w:ind w:firstLine="0"/>
      </w:pPr>
    </w:p>
    <w:p w:rsidR="001221DC" w:rsidRDefault="001221DC" w:rsidP="00E56282">
      <w:pPr>
        <w:ind w:firstLine="0"/>
      </w:pPr>
    </w:p>
    <w:p w:rsidR="001221DC" w:rsidRDefault="001221DC" w:rsidP="00E56282">
      <w:pPr>
        <w:ind w:firstLine="0"/>
      </w:pPr>
    </w:p>
    <w:p w:rsidR="001221DC" w:rsidRDefault="001221DC" w:rsidP="00E56282">
      <w:pPr>
        <w:ind w:firstLine="0"/>
      </w:pPr>
    </w:p>
    <w:p w:rsidR="001221DC" w:rsidRPr="002F170D" w:rsidRDefault="001221DC" w:rsidP="00E56282">
      <w:pPr>
        <w:ind w:firstLine="0"/>
      </w:pPr>
    </w:p>
    <w:sectPr w:rsidR="001221DC" w:rsidRPr="002F170D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E4021C" w:rsidRDefault="00E4021C">
      <w:pPr>
        <w:spacing w:line="240" w:lineRule="auto"/>
      </w:pPr>
      <w:r>
        <w:separator/>
      </w:r>
    </w:p>
  </w:endnote>
  <w:endnote w:type="continuationSeparator" w:id="0">
    <w:p w:rsidR="00E4021C" w:rsidRDefault="00E4021C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E4021C" w:rsidRDefault="00E4021C">
      <w:pPr>
        <w:spacing w:line="240" w:lineRule="auto"/>
      </w:pPr>
      <w:r>
        <w:separator/>
      </w:r>
    </w:p>
  </w:footnote>
  <w:footnote w:type="continuationSeparator" w:id="0">
    <w:p w:rsidR="00E4021C" w:rsidRDefault="00E4021C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Pr="00536684" w:rsidRDefault="002323BD" w:rsidP="00536684">
    <w:pPr>
      <w:pStyle w:val="Header"/>
    </w:pPr>
    <w:r w:rsidRPr="001A6117">
      <w:rPr>
        <w:lang w:eastAsia="en-US"/>
      </w:rPr>
      <w:t>PERSONAL STATEMENT</w:t>
    </w:r>
    <w:r>
      <w:rPr>
        <w:lang w:eastAsia="en-US"/>
      </w:rPr>
      <w:tab/>
    </w:r>
    <w:r>
      <w:rPr>
        <w:lang w:eastAsia="en-US"/>
      </w:rPr>
      <w:tab/>
    </w:r>
    <w:r>
      <w:rPr>
        <w:lang w:eastAsia="en-US"/>
      </w:rPr>
      <w:tab/>
    </w:r>
    <w:r>
      <w:rPr>
        <w:lang w:eastAsia="en-US"/>
      </w:rPr>
      <w:tab/>
    </w:r>
    <w:r>
      <w:rPr>
        <w:lang w:eastAsia="en-US"/>
      </w:rPr>
      <w:tab/>
    </w:r>
    <w:r>
      <w:rPr>
        <w:lang w:eastAsia="en-US"/>
      </w:rPr>
      <w:tab/>
    </w:r>
    <w:r>
      <w:rPr>
        <w:lang w:eastAsia="en-US"/>
      </w:rPr>
      <w:tab/>
    </w:r>
    <w:r>
      <w:rPr>
        <w:lang w:eastAsia="en-US"/>
      </w:rPr>
      <w:tab/>
    </w:r>
    <w:r>
      <w:rPr>
        <w:lang w:eastAsia="en-US"/>
      </w:rPr>
      <w:tab/>
      <w:t>2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Pr="001A6117" w:rsidRDefault="002323BD" w:rsidP="001A6117">
    <w:pPr>
      <w:pStyle w:val="Header"/>
      <w:rPr>
        <w:rStyle w:val="Strong"/>
        <w:rFonts w:ascii="Times New Roman" w:hAnsi="Times New Roman" w:cs="Times New Roman"/>
        <w:caps w:val="0"/>
      </w:rPr>
    </w:pPr>
    <w:r w:rsidRPr="008B69FF">
      <w:rPr>
        <w:rFonts w:ascii="Times New Roman" w:hAnsi="Times New Roman" w:cs="Times New Roman"/>
      </w:rPr>
      <w:t xml:space="preserve">Running head: </w:t>
    </w:r>
    <w:r w:rsidR="001A6117" w:rsidRPr="001A6117">
      <w:rPr>
        <w:lang w:eastAsia="en-US"/>
      </w:rPr>
      <w:t>PERSONAL STATEMENT</w:t>
    </w:r>
    <w:r w:rsidR="001A6117">
      <w:rPr>
        <w:rFonts w:ascii="Times New Roman" w:hAnsi="Times New Roman" w:cs="Times New Roman"/>
      </w:rPr>
      <w:tab/>
    </w:r>
    <w:r w:rsidR="001A6117">
      <w:rPr>
        <w:rFonts w:ascii="Times New Roman" w:hAnsi="Times New Roman" w:cs="Times New Roman"/>
      </w:rPr>
      <w:tab/>
    </w:r>
    <w:r w:rsidR="001A6117">
      <w:rPr>
        <w:rFonts w:ascii="Times New Roman" w:hAnsi="Times New Roman" w:cs="Times New Roman"/>
      </w:rPr>
      <w:tab/>
    </w:r>
    <w:r w:rsidR="001A6117">
      <w:rPr>
        <w:rFonts w:ascii="Times New Roman" w:hAnsi="Times New Roman" w:cs="Times New Roman"/>
      </w:rPr>
      <w:tab/>
    </w:r>
    <w:r w:rsidR="001A6117">
      <w:rPr>
        <w:rFonts w:ascii="Times New Roman" w:hAnsi="Times New Roman" w:cs="Times New Roman"/>
      </w:rPr>
      <w:tab/>
    </w:r>
    <w:r w:rsidR="001A6117">
      <w:rPr>
        <w:rFonts w:ascii="Times New Roman" w:hAnsi="Times New Roman" w:cs="Times New Roman"/>
      </w:rPr>
      <w:tab/>
    </w:r>
    <w:r w:rsidR="001A6117">
      <w:rPr>
        <w:rFonts w:ascii="Times New Roman" w:hAnsi="Times New Roman" w:cs="Times New Roman"/>
      </w:rPr>
      <w:tab/>
    </w:r>
    <w:r w:rsidR="008B69FF" w:rsidRPr="008B69FF">
      <w:rPr>
        <w:rFonts w:ascii="Times New Roman" w:hAnsi="Times New Roman" w:cs="Times New Roman"/>
      </w:rPr>
      <w:t>1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 w:grammar="clean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zMbKwNDUxsTQ3szRQ0lEKTi0uzszPAykwrwUA7JKy+SwAAAA="/>
  </w:docVars>
  <w:rsids>
    <w:rsidRoot w:val="005C39B5"/>
    <w:rsid w:val="00073F0D"/>
    <w:rsid w:val="00080526"/>
    <w:rsid w:val="000A40AE"/>
    <w:rsid w:val="000B6398"/>
    <w:rsid w:val="000C142E"/>
    <w:rsid w:val="000D3F41"/>
    <w:rsid w:val="001221DC"/>
    <w:rsid w:val="001A6117"/>
    <w:rsid w:val="001A72A8"/>
    <w:rsid w:val="00206F05"/>
    <w:rsid w:val="002323BD"/>
    <w:rsid w:val="002E7A1A"/>
    <w:rsid w:val="002F170D"/>
    <w:rsid w:val="003079E0"/>
    <w:rsid w:val="00325707"/>
    <w:rsid w:val="00346748"/>
    <w:rsid w:val="00346EAD"/>
    <w:rsid w:val="00355DCA"/>
    <w:rsid w:val="0037691C"/>
    <w:rsid w:val="003A11D5"/>
    <w:rsid w:val="003A7740"/>
    <w:rsid w:val="003B5824"/>
    <w:rsid w:val="003C63F3"/>
    <w:rsid w:val="003D3885"/>
    <w:rsid w:val="003D43FA"/>
    <w:rsid w:val="0042442B"/>
    <w:rsid w:val="0043215F"/>
    <w:rsid w:val="00450D32"/>
    <w:rsid w:val="0047117D"/>
    <w:rsid w:val="004724D7"/>
    <w:rsid w:val="00501079"/>
    <w:rsid w:val="0051485B"/>
    <w:rsid w:val="005211E4"/>
    <w:rsid w:val="00536684"/>
    <w:rsid w:val="00551A02"/>
    <w:rsid w:val="005534FA"/>
    <w:rsid w:val="0056096C"/>
    <w:rsid w:val="005B3A43"/>
    <w:rsid w:val="005B6F3D"/>
    <w:rsid w:val="005C39B5"/>
    <w:rsid w:val="005D3A03"/>
    <w:rsid w:val="00603DFC"/>
    <w:rsid w:val="006139DE"/>
    <w:rsid w:val="0068032B"/>
    <w:rsid w:val="00692D73"/>
    <w:rsid w:val="006E4508"/>
    <w:rsid w:val="0075615E"/>
    <w:rsid w:val="007771CD"/>
    <w:rsid w:val="007C35F6"/>
    <w:rsid w:val="007C521F"/>
    <w:rsid w:val="007F064E"/>
    <w:rsid w:val="008002C0"/>
    <w:rsid w:val="008030C3"/>
    <w:rsid w:val="00817E8F"/>
    <w:rsid w:val="0083490E"/>
    <w:rsid w:val="00882B05"/>
    <w:rsid w:val="008B69FF"/>
    <w:rsid w:val="008C5323"/>
    <w:rsid w:val="008D477A"/>
    <w:rsid w:val="00925060"/>
    <w:rsid w:val="00990C4D"/>
    <w:rsid w:val="00992447"/>
    <w:rsid w:val="00994E07"/>
    <w:rsid w:val="009A15B4"/>
    <w:rsid w:val="009A6A3B"/>
    <w:rsid w:val="009D6808"/>
    <w:rsid w:val="00A7206D"/>
    <w:rsid w:val="00AE7D4F"/>
    <w:rsid w:val="00AF5522"/>
    <w:rsid w:val="00B02434"/>
    <w:rsid w:val="00B823AA"/>
    <w:rsid w:val="00BA45DB"/>
    <w:rsid w:val="00BD6A80"/>
    <w:rsid w:val="00BF4184"/>
    <w:rsid w:val="00C05BC9"/>
    <w:rsid w:val="00C0601E"/>
    <w:rsid w:val="00C119A1"/>
    <w:rsid w:val="00C31D30"/>
    <w:rsid w:val="00C371C6"/>
    <w:rsid w:val="00C83F6C"/>
    <w:rsid w:val="00C874AF"/>
    <w:rsid w:val="00C95C69"/>
    <w:rsid w:val="00CD6E39"/>
    <w:rsid w:val="00CF6E91"/>
    <w:rsid w:val="00D00385"/>
    <w:rsid w:val="00D201B6"/>
    <w:rsid w:val="00D33E9D"/>
    <w:rsid w:val="00D508BB"/>
    <w:rsid w:val="00D70916"/>
    <w:rsid w:val="00D85B68"/>
    <w:rsid w:val="00D9797F"/>
    <w:rsid w:val="00E30688"/>
    <w:rsid w:val="00E4021C"/>
    <w:rsid w:val="00E44478"/>
    <w:rsid w:val="00E56282"/>
    <w:rsid w:val="00E6004D"/>
    <w:rsid w:val="00E81978"/>
    <w:rsid w:val="00E960F9"/>
    <w:rsid w:val="00ED5C24"/>
    <w:rsid w:val="00EE35C0"/>
    <w:rsid w:val="00EE5314"/>
    <w:rsid w:val="00F379B7"/>
    <w:rsid w:val="00F525FA"/>
    <w:rsid w:val="00FA74CB"/>
    <w:rsid w:val="00FE3437"/>
    <w:rsid w:val="00FE3779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509</Words>
  <Characters>2904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0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Morning</cp:lastModifiedBy>
  <cp:revision>2</cp:revision>
  <dcterms:created xsi:type="dcterms:W3CDTF">2019-08-15T05:54:00Z</dcterms:created>
  <dcterms:modified xsi:type="dcterms:W3CDTF">2019-08-15T05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l6LuPosF"/&gt;&lt;style id="http://www.zotero.org/styles/apa" locale="en-US" hasBibliography="1" bibliographyStyleHasBeenSet="1"/&gt;&lt;prefs&gt;&lt;pref name="fieldType" value="Field"/&gt;&lt;/prefs&gt;&lt;/data&gt;</vt:lpwstr>
  </property>
</Properties>
</file>